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w:t>
      </w:r>
      <w:commentRangeStart w:id="0"/>
      <w:r>
        <w:t xml:space="preserve">simulation-based approach </w:t>
      </w:r>
      <w:r w:rsidR="00090547">
        <w:t xml:space="preserve">for mapping utility scores </w:t>
      </w:r>
      <w:commentRangeEnd w:id="0"/>
      <w:r w:rsidR="00CA0AD2">
        <w:rPr>
          <w:rStyle w:val="CommentReference"/>
        </w:rPr>
        <w:commentReference w:id="0"/>
      </w:r>
      <w:r w:rsidR="00090547">
        <w:t>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p>
    <w:p w:rsidR="002A4372"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F46C01">
        <w:fldChar w:fldCharType="begin" w:fldLock="1"/>
      </w:r>
      <w:r w:rsidR="0086180D">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46C01">
        <w:fldChar w:fldCharType="separate"/>
      </w:r>
      <w:r w:rsidR="00F6657B" w:rsidRPr="00F6657B">
        <w:rPr>
          <w:noProof/>
        </w:rPr>
        <w:t>(1)</w:t>
      </w:r>
      <w:r w:rsidR="00F46C01">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CA0AD2">
        <w:t>The method described was developed when trying to build a model of the consequences of prescribing oral anticoagulants (OACs) in the management of atrial fibrillation</w:t>
      </w:r>
      <w:r w:rsidR="005D6A01">
        <w:t xml:space="preserve"> (AF)</w:t>
      </w:r>
      <w:r w:rsidR="00CA0AD2">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w:t>
      </w:r>
      <w:r w:rsidRPr="007A1D5D">
        <w:lastRenderedPageBreak/>
        <w:t xml:space="preserve">examples, the first two pieces of information were provided in a previous </w:t>
      </w:r>
      <w:r w:rsidR="00264389">
        <w:t>paper published in MDM in 2010, which we refer to as our ‘source paper’.</w:t>
      </w:r>
      <w:r w:rsidR="00F46C01">
        <w:fldChar w:fldCharType="begin" w:fldLock="1"/>
      </w:r>
      <w:r w:rsidR="0086180D">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46C01">
        <w:fldChar w:fldCharType="separate"/>
      </w:r>
      <w:r w:rsidR="00264389" w:rsidRPr="00264389">
        <w:rPr>
          <w:noProof/>
        </w:rPr>
        <w:t>(1)</w:t>
      </w:r>
      <w:r w:rsidR="00F46C01">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F46C01">
        <w:fldChar w:fldCharType="begin" w:fldLock="1"/>
      </w:r>
      <w:r w:rsidR="0086180D">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rsidR="00F46C01">
        <w:fldChar w:fldCharType="separate"/>
      </w:r>
      <w:r w:rsidRPr="00F6657B">
        <w:rPr>
          <w:noProof/>
        </w:rPr>
        <w:t>(2)</w:t>
      </w:r>
      <w:r w:rsidR="00F46C01">
        <w:fldChar w:fldCharType="end"/>
      </w:r>
      <w:r>
        <w:t>, and originally based on a 1957 paper by J Rankin.</w:t>
      </w:r>
      <w:r w:rsidR="00F46C01">
        <w:fldChar w:fldCharType="begin" w:fldLock="1"/>
      </w:r>
      <w:r w:rsidR="0086180D">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rsidR="00F46C01">
        <w:fldChar w:fldCharType="separate"/>
      </w:r>
      <w:r w:rsidRPr="00F6657B">
        <w:rPr>
          <w:noProof/>
        </w:rPr>
        <w:t>(3)</w:t>
      </w:r>
      <w:r w:rsidR="00F46C01">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F46C01">
        <w:fldChar w:fldCharType="begin" w:fldLock="1"/>
      </w:r>
      <w:r w:rsidR="0086180D">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rsidR="00F46C01">
        <w:fldChar w:fldCharType="separate"/>
      </w:r>
      <w:r w:rsidRPr="00F6657B">
        <w:rPr>
          <w:noProof/>
        </w:rPr>
        <w:t>(4)</w:t>
      </w:r>
      <w:r w:rsidR="00F46C01">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F46C01">
        <w:fldChar w:fldCharType="begin" w:fldLock="1"/>
      </w:r>
      <w:r w:rsidR="0086180D">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46C01">
        <w:fldChar w:fldCharType="separate"/>
      </w:r>
      <w:r w:rsidR="00264389" w:rsidRPr="00264389">
        <w:rPr>
          <w:noProof/>
        </w:rPr>
        <w:t>(1)</w:t>
      </w:r>
      <w:r w:rsidR="00F46C01">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F46C01">
        <w:fldChar w:fldCharType="begin" w:fldLock="1"/>
      </w:r>
      <w:r w:rsidR="0086180D">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family" : "Rothwell", "given" : "P M" }, { "family" : "Coull", "given" : "A J" }, { "family" : "Giles", "given" : "M F" }, { "family" : "Howard", "given" : "S C" }, { "family" : "Silver", "given" : "L E" }, { "family" : "Bull", "given" : "L M" }, { "family" : "Gutnikov", "given" : "S A" }, { "family" : "Edwards", "given" : "P" }, { "family" : "Mant", "given" : "D" }, { "family" : "Sackley", "given" : "C M" }, { "family" : "Farmer", "given" : "A" }, { "family" : "Sandercock", "given" : "P A G" }, { "family" : "Dennis", "given" : "M S" }, { "family" : "Warlow", "given" : "C P" }, { "family" : "Bamford", "given" : "J M" }, { "family" : "Anslow", "given" : "P"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5)" }, "properties" : { "noteIndex" : 0 }, "schema" : "https://github.com/citation-style-language/schema/raw/master/csl-citation.json" }</w:instrText>
      </w:r>
      <w:r w:rsidR="00F46C01">
        <w:fldChar w:fldCharType="separate"/>
      </w:r>
      <w:r w:rsidR="00264389" w:rsidRPr="00264389">
        <w:rPr>
          <w:noProof/>
        </w:rPr>
        <w:t>(5)</w:t>
      </w:r>
      <w:r w:rsidR="00F46C01">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r w:rsidR="00F46C01">
        <w:fldChar w:fldCharType="begin" w:fldLock="1"/>
      </w:r>
      <w:r w:rsidR="0086180D">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46C01">
        <w:fldChar w:fldCharType="separate"/>
      </w:r>
      <w:r w:rsidR="00264389" w:rsidRPr="00264389">
        <w:rPr>
          <w:noProof/>
        </w:rPr>
        <w:t>(1)</w:t>
      </w:r>
      <w:r w:rsidR="00F46C01">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F46C01">
        <w:fldChar w:fldCharType="begin" w:fldLock="1"/>
      </w:r>
      <w:r w:rsidR="0086180D">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46C01">
        <w:fldChar w:fldCharType="separate"/>
      </w:r>
      <w:r w:rsidR="00264389" w:rsidRPr="00264389">
        <w:rPr>
          <w:noProof/>
        </w:rPr>
        <w:t>(1)</w:t>
      </w:r>
      <w:r w:rsidR="00F46C01">
        <w:fldChar w:fldCharType="end"/>
      </w:r>
      <w:r w:rsidR="00BE67CC">
        <w:t xml:space="preserve">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F46C01">
        <w:fldChar w:fldCharType="begin"/>
      </w:r>
      <w:r w:rsidR="00585CB9">
        <w:instrText xml:space="preserve"> REF _Ref331416679 \h </w:instrText>
      </w:r>
      <w:r w:rsidR="00F46C01">
        <w:fldChar w:fldCharType="separate"/>
      </w:r>
      <w:r w:rsidR="00585CB9">
        <w:t xml:space="preserve">Table </w:t>
      </w:r>
      <w:r w:rsidR="00585CB9">
        <w:rPr>
          <w:noProof/>
        </w:rPr>
        <w:t>1</w:t>
      </w:r>
      <w:r w:rsidR="00F46C01">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lastRenderedPageBreak/>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F46C01"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333488">
        <w:t xml:space="preserve">Figure </w:t>
      </w:r>
      <w:r w:rsidR="00333488">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fldSimple w:instr=" REF _Ref331400926 \h  \* MERGEFORMAT ">
        <w:r>
          <w:t>Figure 1</w:t>
        </w:r>
      </w:fldSimple>
      <w:r w:rsidRPr="0022085B">
        <w:t xml:space="preserve"> and </w:t>
      </w:r>
      <w:fldSimple w:instr=" REF _Ref336007551 \h  \* MERGEFORMAT ">
        <w:r>
          <w:t>Figure 2</w:t>
        </w:r>
      </w:fldSimple>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fldSimple w:instr=" REF _Ref331400926 \h  \* MERGEFORMAT ">
        <w:r>
          <w:t>Figure 1</w:t>
        </w:r>
      </w:fldSimple>
      <w:r w:rsidRPr="0022085B">
        <w:t xml:space="preserve"> and </w:t>
      </w:r>
      <w:fldSimple w:instr=" REF _Ref336007551 \h  \* MERGEFORMAT ">
        <w:r>
          <w:t>Figure 2</w:t>
        </w:r>
      </w:fldSimple>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fldSimple w:instr=" REF _Ref331400926 \h  \* MERGEFORMAT ">
        <w:r w:rsidR="006849D8">
          <w:t>Figure 1</w:t>
        </w:r>
      </w:fldSimple>
      <w:r w:rsidR="006849D8" w:rsidRPr="0022085B">
        <w:t xml:space="preserve"> and </w:t>
      </w:r>
      <w:fldSimple w:instr=" REF _Ref336007551 \h  \* MERGEFORMAT ">
        <w:r w:rsidR="006849D8">
          <w:t>Figure 2</w:t>
        </w:r>
      </w:fldSimple>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lastRenderedPageBreak/>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 xml:space="preserve">In the economic model we developed, utility multipliers rather than utility values themselves were used </w:t>
      </w:r>
      <w:r w:rsidRPr="00A632B1">
        <w:rPr>
          <w:highlight w:val="yellow"/>
        </w:rPr>
        <w:t>[reason why we did this].</w:t>
      </w:r>
      <w:r w:rsidRPr="00C6302C">
        <w:t xml:space="preserve"> To turn the utility simulations into utility multipliers</w:t>
      </w:r>
      <w:r w:rsidR="004660DC">
        <w:t xml:space="preserve"> (indicated in node 5 of </w:t>
      </w:r>
      <w:r w:rsidR="004660DC" w:rsidRPr="0022085B">
        <w:t xml:space="preserve">both </w:t>
      </w:r>
      <w:fldSimple w:instr=" REF _Ref331400926 \h  \* MERGEFORMAT ">
        <w:r w:rsidR="004660DC">
          <w:t>Figure 1</w:t>
        </w:r>
      </w:fldSimple>
      <w:r w:rsidR="004660DC" w:rsidRPr="0022085B">
        <w:t xml:space="preserve"> and </w:t>
      </w:r>
      <w:fldSimple w:instr=" REF _Ref336007551 \h  \* MERGEFORMAT ">
        <w:r w:rsidR="004660DC">
          <w:t>Figure 2</w:t>
        </w:r>
      </w:fldSimple>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fldSimple w:instr=" REF _Ref331400926 \h  \* MERGEFORMAT ">
        <w:r>
          <w:t>Figure 1</w:t>
        </w:r>
      </w:fldSimple>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fldSimple w:instr=" REF _Ref331400926 \h  \* MERGEFORMAT ">
        <w:r w:rsidR="00CC6261">
          <w:t>Figure 1</w:t>
        </w:r>
      </w:fldSimple>
      <w:r w:rsidR="00CC6261">
        <w:t xml:space="preserve">). This process is illustrated graphically for a single draw from the </w:t>
      </w:r>
      <w:proofErr w:type="spellStart"/>
      <w:r w:rsidR="00CC6261">
        <w:t>Dirichlet</w:t>
      </w:r>
      <w:proofErr w:type="spellEnd"/>
      <w:r w:rsidR="00CC6261">
        <w:t xml:space="preserve"> distribution in </w:t>
      </w:r>
      <w:r w:rsidR="00F46C01">
        <w:fldChar w:fldCharType="begin"/>
      </w:r>
      <w:r w:rsidR="00CC6261">
        <w:instrText xml:space="preserve"> REF _Ref336020267 \h </w:instrText>
      </w:r>
      <w:r w:rsidR="00F46C01">
        <w:fldChar w:fldCharType="separate"/>
      </w:r>
      <w:r w:rsidR="00CC6261">
        <w:t xml:space="preserve">Figure </w:t>
      </w:r>
      <w:r w:rsidR="00CC6261">
        <w:rPr>
          <w:noProof/>
        </w:rPr>
        <w:t>3</w:t>
      </w:r>
      <w:r w:rsidR="00F46C01">
        <w:fldChar w:fldCharType="end"/>
      </w:r>
      <w:r w:rsidR="00CC6261">
        <w:t xml:space="preserve">. </w:t>
      </w:r>
    </w:p>
    <w:p w:rsidR="00127524" w:rsidRDefault="00127524" w:rsidP="00127524">
      <w:pPr>
        <w:keepNext/>
      </w:pPr>
      <w:r>
        <w:rPr>
          <w:noProof/>
          <w:lang w:eastAsia="en-GB"/>
        </w:rPr>
        <w:lastRenderedPageBreak/>
        <w:drawing>
          <wp:inline distT="0" distB="0" distL="0" distR="0">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1" w:name="_Ref336020267"/>
      <w:r>
        <w:t xml:space="preserve">Figure </w:t>
      </w:r>
      <w:r w:rsidR="00F46C01">
        <w:fldChar w:fldCharType="begin"/>
      </w:r>
      <w:r w:rsidR="006E201E">
        <w:instrText xml:space="preserve"> SEQ Figure \* ARABIC </w:instrText>
      </w:r>
      <w:r w:rsidR="00F46C01">
        <w:fldChar w:fldCharType="separate"/>
      </w:r>
      <w:r>
        <w:rPr>
          <w:noProof/>
        </w:rPr>
        <w:t>3</w:t>
      </w:r>
      <w:r w:rsidR="00F46C01">
        <w:rPr>
          <w:noProof/>
        </w:rPr>
        <w:fldChar w:fldCharType="end"/>
      </w:r>
      <w:bookmarkEnd w:id="1"/>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fldSimple w:instr=" REF _Ref331400926 \h  \* MERGEFORMAT ">
        <w:r>
          <w:t>Figure 1</w:t>
        </w:r>
      </w:fldSimple>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Pr="00A9339A"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A8345F" w:rsidRDefault="00CE0229" w:rsidP="00A8345F">
      <w:pPr>
        <w:pStyle w:val="Heading3"/>
      </w:pPr>
      <w:r>
        <w:t>Bootstrapping means from the collapsed distributions</w:t>
      </w:r>
    </w:p>
    <w:p w:rsidR="00CE0229" w:rsidRPr="00CE0229" w:rsidRDefault="00CE0229" w:rsidP="00CE0229">
      <w:pPr>
        <w:rPr>
          <w:lang w:val="en-US" w:bidi="en-US"/>
        </w:rPr>
      </w:pPr>
    </w:p>
    <w:p w:rsidR="00835A98" w:rsidRDefault="00CE0229" w:rsidP="00BE7232">
      <w:pPr>
        <w:spacing w:line="360" w:lineRule="auto"/>
        <w:jc w:val="both"/>
      </w:pPr>
      <w:r>
        <w:lastRenderedPageBreak/>
        <w:t xml:space="preserve">The weighted utilities produced at the previous iteration involve weighted mixtures of three component distributions, which as multipliers are each derived from the ratio of two distributions. The variance of these component distributions are affected by the variances of the standard errors reported </w:t>
      </w:r>
      <w:r w:rsidR="00BE7232">
        <w:t xml:space="preserve">in the source paper, which in turn depend on the number of observations at each </w:t>
      </w:r>
      <w:proofErr w:type="spellStart"/>
      <w:r w:rsidR="00BE7232">
        <w:t>mRS</w:t>
      </w:r>
      <w:proofErr w:type="spellEnd"/>
      <w:r w:rsidR="00BE7232">
        <w:t xml:space="preserve"> state. An implication of this is that, as the number of people in the most severe live </w:t>
      </w:r>
      <w:proofErr w:type="spellStart"/>
      <w:proofErr w:type="gramStart"/>
      <w:r w:rsidR="00BE7232">
        <w:t>mRS</w:t>
      </w:r>
      <w:proofErr w:type="spellEnd"/>
      <w:proofErr w:type="gramEnd"/>
      <w:r w:rsidR="00BE7232">
        <w:t xml:space="preserve"> state, </w:t>
      </w:r>
      <w:proofErr w:type="spellStart"/>
      <w:r w:rsidR="00BE7232">
        <w:t>mRS</w:t>
      </w:r>
      <w:proofErr w:type="spellEnd"/>
      <w:r w:rsidR="00BE7232">
        <w:t xml:space="preserve"> 5, is very small, the variance of the associated </w:t>
      </w:r>
      <w:proofErr w:type="spellStart"/>
      <w:r w:rsidR="00BE7232">
        <w:t>mRS</w:t>
      </w:r>
      <w:proofErr w:type="spellEnd"/>
      <w:r w:rsidR="00BE7232">
        <w:t xml:space="preserve"> 5 multiplier is very wide. 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In order to ensure that the process described produces plausible estimates, bootstrapped estimates of the means of the collapsed distributions, rather than the distributions themselves, were used within the PSA. </w:t>
      </w: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2" w:name="_Ref331400926"/>
      <w:r>
        <w:t xml:space="preserve">Figure </w:t>
      </w:r>
      <w:r w:rsidR="00F46C01">
        <w:fldChar w:fldCharType="begin"/>
      </w:r>
      <w:r w:rsidR="006E201E">
        <w:instrText xml:space="preserve"> SEQ Figure \* ARABIC </w:instrText>
      </w:r>
      <w:r w:rsidR="00F46C01">
        <w:fldChar w:fldCharType="separate"/>
      </w:r>
      <w:r w:rsidR="00CC6261">
        <w:rPr>
          <w:noProof/>
        </w:rPr>
        <w:t>1</w:t>
      </w:r>
      <w:r w:rsidR="00F46C01">
        <w:rPr>
          <w:noProof/>
        </w:rPr>
        <w:fldChar w:fldCharType="end"/>
      </w:r>
      <w:bookmarkEnd w:id="2"/>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3" w:name="_Ref336007551"/>
      <w:commentRangeStart w:id="4"/>
      <w:r>
        <w:t xml:space="preserve">Figure </w:t>
      </w:r>
      <w:r w:rsidR="00F46C01">
        <w:fldChar w:fldCharType="begin"/>
      </w:r>
      <w:r w:rsidR="006E201E">
        <w:instrText xml:space="preserve"> SEQ Figure \* ARABIC </w:instrText>
      </w:r>
      <w:r w:rsidR="00F46C01">
        <w:fldChar w:fldCharType="separate"/>
      </w:r>
      <w:r w:rsidR="00CC6261">
        <w:rPr>
          <w:noProof/>
        </w:rPr>
        <w:t>2</w:t>
      </w:r>
      <w:r w:rsidR="00F46C01">
        <w:rPr>
          <w:noProof/>
        </w:rPr>
        <w:fldChar w:fldCharType="end"/>
      </w:r>
      <w:bookmarkEnd w:id="3"/>
      <w:r>
        <w:t xml:space="preserve"> Graphical representation of approach for mapping from </w:t>
      </w:r>
      <w:proofErr w:type="spellStart"/>
      <w:proofErr w:type="gramStart"/>
      <w:r>
        <w:t>mRS</w:t>
      </w:r>
      <w:proofErr w:type="spellEnd"/>
      <w:proofErr w:type="gramEnd"/>
      <w:r>
        <w:t xml:space="preserve"> states to GOS states</w:t>
      </w:r>
      <w:commentRangeEnd w:id="4"/>
      <w:r w:rsidR="00524B10">
        <w:rPr>
          <w:rStyle w:val="CommentReference"/>
          <w:b w:val="0"/>
          <w:bCs w:val="0"/>
          <w:color w:val="auto"/>
        </w:rPr>
        <w:commentReference w:id="4"/>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937A05" w:rsidRPr="00937A05" w:rsidRDefault="00937A05" w:rsidP="00937A05">
      <w:pPr>
        <w:rPr>
          <w:lang w:val="en-US" w:bidi="en-US"/>
        </w:rPr>
      </w:pPr>
      <w:r>
        <w:rPr>
          <w:lang w:val="en-US" w:bidi="en-US"/>
        </w:rPr>
        <w:t xml:space="preserve">The following section shows first the simulated proportion and mean simulated utility in the three state </w:t>
      </w:r>
      <w:proofErr w:type="gramStart"/>
      <w:r>
        <w:rPr>
          <w:lang w:val="en-US" w:bidi="en-US"/>
        </w:rPr>
        <w:t>example</w:t>
      </w:r>
      <w:proofErr w:type="gramEnd"/>
      <w:r>
        <w:rPr>
          <w:lang w:val="en-US" w:bidi="en-US"/>
        </w:rPr>
        <w:t xml:space="preserve"> (dead, independent state, and dependent state) and the GOS example. </w:t>
      </w:r>
    </w:p>
    <w:p w:rsidR="000D28AB" w:rsidRDefault="00937A05" w:rsidP="000D28AB">
      <w:pPr>
        <w:pStyle w:val="Heading3"/>
      </w:pPr>
      <w:r>
        <w:t>Results for three state simulation</w:t>
      </w:r>
    </w:p>
    <w:p w:rsidR="004F46C2" w:rsidRPr="00462BB1" w:rsidRDefault="00F46C01" w:rsidP="004F46C2">
      <w:pPr>
        <w:spacing w:line="360" w:lineRule="auto"/>
        <w:jc w:val="both"/>
      </w:pPr>
      <w:r>
        <w:fldChar w:fldCharType="begin"/>
      </w:r>
      <w:r w:rsidR="00937A05">
        <w:instrText xml:space="preserve"> REF _Ref336341764 \h </w:instrText>
      </w:r>
      <w:r>
        <w:fldChar w:fldCharType="separate"/>
      </w:r>
      <w:r w:rsidR="00937A05">
        <w:t xml:space="preserve">Table </w:t>
      </w:r>
      <w:r w:rsidR="00937A05">
        <w:rPr>
          <w:noProof/>
        </w:rPr>
        <w:t>1</w:t>
      </w:r>
      <w:r>
        <w:fldChar w:fldCharType="end"/>
      </w:r>
      <w:r w:rsidR="00937A05">
        <w:t xml:space="preserve"> </w:t>
      </w:r>
      <w:r w:rsidR="00F316CA">
        <w:t xml:space="preserve">below shows </w:t>
      </w:r>
      <w:r w:rsidR="00937A05">
        <w:t xml:space="preserve">the mean simulated proportions in the dead, independent and dependent stroke state, together with 95% credible intervals (95% </w:t>
      </w:r>
      <w:proofErr w:type="spellStart"/>
      <w:r w:rsidR="00937A05">
        <w:t>CrIs</w:t>
      </w:r>
      <w:proofErr w:type="spellEnd"/>
      <w:r w:rsidR="00937A05">
        <w:t xml:space="preserve">) as well as mean simulated utility multipliers associated with each of the states, also with 95% </w:t>
      </w:r>
      <w:proofErr w:type="spellStart"/>
      <w:r w:rsidR="00937A05">
        <w:t>C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tbl>
      <w:tblPr>
        <w:tblStyle w:val="TableGrid"/>
        <w:tblW w:w="0" w:type="auto"/>
        <w:tblLook w:val="04A0"/>
      </w:tblPr>
      <w:tblGrid>
        <w:gridCol w:w="1263"/>
        <w:gridCol w:w="2247"/>
        <w:gridCol w:w="2127"/>
      </w:tblGrid>
      <w:tr w:rsidR="002007C5" w:rsidTr="00937A05">
        <w:tc>
          <w:tcPr>
            <w:tcW w:w="1263" w:type="dxa"/>
          </w:tcPr>
          <w:p w:rsidR="002007C5" w:rsidRDefault="002007C5" w:rsidP="00E83E36">
            <w:pPr>
              <w:keepNext/>
              <w:spacing w:line="360" w:lineRule="auto"/>
              <w:jc w:val="both"/>
            </w:pPr>
          </w:p>
        </w:tc>
        <w:tc>
          <w:tcPr>
            <w:tcW w:w="2247" w:type="dxa"/>
          </w:tcPr>
          <w:p w:rsidR="00937A05" w:rsidRDefault="00937A05" w:rsidP="00E83E36">
            <w:pPr>
              <w:keepNext/>
              <w:spacing w:line="360" w:lineRule="auto"/>
              <w:jc w:val="both"/>
            </w:pPr>
            <w:r>
              <w:t>Proportion</w:t>
            </w:r>
          </w:p>
          <w:p w:rsidR="002007C5" w:rsidRDefault="002007C5" w:rsidP="00E83E36">
            <w:pPr>
              <w:keepNext/>
              <w:spacing w:line="360" w:lineRule="auto"/>
              <w:jc w:val="both"/>
            </w:pPr>
            <w:r>
              <w:t xml:space="preserve">Mean (95% </w:t>
            </w:r>
            <w:proofErr w:type="spellStart"/>
            <w:r>
              <w:t>CrI</w:t>
            </w:r>
            <w:r w:rsidR="00937A05">
              <w:t>s</w:t>
            </w:r>
            <w:proofErr w:type="spellEnd"/>
            <w:r>
              <w:t>)</w:t>
            </w:r>
          </w:p>
        </w:tc>
        <w:tc>
          <w:tcPr>
            <w:tcW w:w="2127" w:type="dxa"/>
          </w:tcPr>
          <w:p w:rsidR="00937A05" w:rsidRDefault="002007C5" w:rsidP="00E83E36">
            <w:pPr>
              <w:keepNext/>
              <w:spacing w:line="360" w:lineRule="auto"/>
              <w:jc w:val="both"/>
            </w:pPr>
            <w:r>
              <w:t>Utility Multiplier</w:t>
            </w:r>
            <w:r w:rsidR="00937A05">
              <w:t xml:space="preserve"> </w:t>
            </w:r>
          </w:p>
          <w:p w:rsidR="002007C5" w:rsidRDefault="00937A05" w:rsidP="00E83E36">
            <w:pPr>
              <w:keepNext/>
              <w:spacing w:line="360" w:lineRule="auto"/>
              <w:jc w:val="both"/>
            </w:pPr>
            <w:r>
              <w:t xml:space="preserve">Mean (95% </w:t>
            </w:r>
            <w:proofErr w:type="spellStart"/>
            <w:r>
              <w:t>CrIs</w:t>
            </w:r>
            <w:proofErr w:type="spellEnd"/>
            <w:r>
              <w:t>)</w:t>
            </w:r>
          </w:p>
        </w:tc>
      </w:tr>
      <w:tr w:rsidR="002007C5" w:rsidTr="00937A05">
        <w:tc>
          <w:tcPr>
            <w:tcW w:w="1263" w:type="dxa"/>
          </w:tcPr>
          <w:p w:rsidR="002007C5" w:rsidRDefault="002007C5" w:rsidP="00E83E36">
            <w:pPr>
              <w:keepNext/>
              <w:spacing w:line="360" w:lineRule="auto"/>
              <w:jc w:val="both"/>
            </w:pPr>
            <w:r>
              <w:t>Dead</w:t>
            </w:r>
          </w:p>
        </w:tc>
        <w:tc>
          <w:tcPr>
            <w:tcW w:w="2247" w:type="dxa"/>
          </w:tcPr>
          <w:p w:rsidR="002007C5" w:rsidRDefault="002007C5" w:rsidP="00E83E36">
            <w:pPr>
              <w:keepNext/>
              <w:spacing w:line="360" w:lineRule="auto"/>
              <w:jc w:val="both"/>
            </w:pPr>
            <w:r>
              <w:t>0.249 (0.225 to 0.273)</w:t>
            </w:r>
          </w:p>
        </w:tc>
        <w:tc>
          <w:tcPr>
            <w:tcW w:w="2127" w:type="dxa"/>
          </w:tcPr>
          <w:p w:rsidR="002007C5" w:rsidRDefault="002007C5" w:rsidP="00E83E36">
            <w:pPr>
              <w:keepNext/>
              <w:spacing w:line="360" w:lineRule="auto"/>
              <w:jc w:val="both"/>
            </w:pPr>
            <w:r>
              <w:t>0</w:t>
            </w:r>
          </w:p>
        </w:tc>
      </w:tr>
      <w:tr w:rsidR="002007C5" w:rsidTr="00937A05">
        <w:tc>
          <w:tcPr>
            <w:tcW w:w="1263" w:type="dxa"/>
          </w:tcPr>
          <w:p w:rsidR="002007C5" w:rsidRDefault="002007C5" w:rsidP="00E83E36">
            <w:pPr>
              <w:keepNext/>
              <w:spacing w:line="360" w:lineRule="auto"/>
              <w:jc w:val="both"/>
            </w:pPr>
            <w:r>
              <w:t>Independent</w:t>
            </w:r>
          </w:p>
        </w:tc>
        <w:tc>
          <w:tcPr>
            <w:tcW w:w="2247" w:type="dxa"/>
          </w:tcPr>
          <w:p w:rsidR="002007C5" w:rsidRDefault="002007C5" w:rsidP="00E83E36">
            <w:pPr>
              <w:keepNext/>
              <w:spacing w:line="360" w:lineRule="auto"/>
              <w:jc w:val="both"/>
            </w:pPr>
            <w:r>
              <w:t>0.557 (0.520 to 0.592)</w:t>
            </w:r>
          </w:p>
        </w:tc>
        <w:tc>
          <w:tcPr>
            <w:tcW w:w="2127" w:type="dxa"/>
          </w:tcPr>
          <w:p w:rsidR="002007C5" w:rsidRDefault="00937A05" w:rsidP="00E83E36">
            <w:pPr>
              <w:keepNext/>
              <w:spacing w:line="360" w:lineRule="auto"/>
              <w:jc w:val="both"/>
            </w:pPr>
            <w:r>
              <w:t>0.823 (</w:t>
            </w:r>
            <w:r w:rsidR="002007C5">
              <w:t>0.821 to 0.826</w:t>
            </w:r>
            <w:r>
              <w:t>)</w:t>
            </w:r>
          </w:p>
        </w:tc>
      </w:tr>
      <w:tr w:rsidR="002007C5" w:rsidTr="00937A05">
        <w:tc>
          <w:tcPr>
            <w:tcW w:w="1263" w:type="dxa"/>
          </w:tcPr>
          <w:p w:rsidR="002007C5" w:rsidRDefault="002007C5" w:rsidP="00E83E36">
            <w:pPr>
              <w:keepNext/>
              <w:spacing w:line="360" w:lineRule="auto"/>
              <w:jc w:val="both"/>
            </w:pPr>
            <w:r>
              <w:t>Dependent</w:t>
            </w:r>
          </w:p>
        </w:tc>
        <w:tc>
          <w:tcPr>
            <w:tcW w:w="2247" w:type="dxa"/>
          </w:tcPr>
          <w:p w:rsidR="002007C5" w:rsidRDefault="002007C5" w:rsidP="002007C5">
            <w:pPr>
              <w:keepNext/>
              <w:spacing w:line="360" w:lineRule="auto"/>
              <w:jc w:val="both"/>
            </w:pPr>
            <w:r>
              <w:t>0.194 (0.164 to 0.228)</w:t>
            </w:r>
          </w:p>
        </w:tc>
        <w:tc>
          <w:tcPr>
            <w:tcW w:w="2127" w:type="dxa"/>
          </w:tcPr>
          <w:p w:rsidR="002007C5" w:rsidRDefault="00937A05" w:rsidP="00937A05">
            <w:pPr>
              <w:keepNext/>
              <w:spacing w:line="360" w:lineRule="auto"/>
              <w:jc w:val="both"/>
            </w:pPr>
            <w:r>
              <w:t>0.483 (</w:t>
            </w:r>
            <w:r w:rsidR="002007C5">
              <w:t>0.478 to 0.487</w:t>
            </w:r>
            <w:r>
              <w:t>)</w:t>
            </w:r>
          </w:p>
        </w:tc>
      </w:tr>
    </w:tbl>
    <w:p w:rsidR="00E83E36" w:rsidRDefault="00937A05" w:rsidP="00937A05">
      <w:pPr>
        <w:pStyle w:val="Caption"/>
      </w:pPr>
      <w:bookmarkStart w:id="5" w:name="_Ref336341764"/>
      <w:r>
        <w:t xml:space="preserve">Table </w:t>
      </w:r>
      <w:r w:rsidR="00F46C01">
        <w:fldChar w:fldCharType="begin"/>
      </w:r>
      <w:r w:rsidR="006E201E">
        <w:instrText xml:space="preserve"> SEQ Table \* ARABIC </w:instrText>
      </w:r>
      <w:r w:rsidR="00F46C01">
        <w:fldChar w:fldCharType="separate"/>
      </w:r>
      <w:r w:rsidR="00762BDF">
        <w:rPr>
          <w:noProof/>
        </w:rPr>
        <w:t>1</w:t>
      </w:r>
      <w:r w:rsidR="00F46C01">
        <w:rPr>
          <w:noProof/>
        </w:rPr>
        <w:fldChar w:fldCharType="end"/>
      </w:r>
      <w:bookmarkEnd w:id="5"/>
      <w:r>
        <w:t xml:space="preserve"> Mean simulated proportions dead, or in dependent state or independent state following a stroke, together with 95% credible intervals</w:t>
      </w:r>
    </w:p>
    <w:p w:rsidR="004F46C2" w:rsidRDefault="004F46C2" w:rsidP="00E83E36">
      <w:pPr>
        <w:pStyle w:val="Caption"/>
        <w:jc w:val="both"/>
      </w:pPr>
    </w:p>
    <w:p w:rsidR="006E393E" w:rsidRDefault="006E393E">
      <w:pPr>
        <w:rPr>
          <w:rFonts w:asciiTheme="majorHAnsi" w:eastAsiaTheme="majorEastAsia" w:hAnsiTheme="majorHAnsi" w:cstheme="majorBidi"/>
          <w:b/>
          <w:bCs/>
          <w:sz w:val="28"/>
          <w:szCs w:val="26"/>
          <w:lang w:val="en-US" w:bidi="en-US"/>
        </w:rPr>
      </w:pPr>
      <w:r>
        <w:br w:type="page"/>
      </w:r>
    </w:p>
    <w:p w:rsidR="00BF29D3" w:rsidRDefault="00BF29D3" w:rsidP="00BF29D3">
      <w:pPr>
        <w:pStyle w:val="Heading3"/>
      </w:pPr>
      <w:commentRangeStart w:id="6"/>
      <w:r>
        <w:lastRenderedPageBreak/>
        <w:t>Results for GOS simulation</w:t>
      </w:r>
      <w:commentRangeEnd w:id="6"/>
      <w:r w:rsidR="00762BDF">
        <w:rPr>
          <w:rStyle w:val="CommentReference"/>
          <w:rFonts w:asciiTheme="minorHAnsi" w:eastAsiaTheme="minorHAnsi" w:hAnsiTheme="minorHAnsi" w:cstheme="minorBidi"/>
          <w:b w:val="0"/>
          <w:bCs w:val="0"/>
          <w:lang w:val="en-GB" w:bidi="ar-SA"/>
        </w:rPr>
        <w:commentReference w:id="6"/>
      </w:r>
    </w:p>
    <w:p w:rsidR="00762BDF" w:rsidRDefault="00762BDF" w:rsidP="00E83E36">
      <w:pPr>
        <w:spacing w:line="360" w:lineRule="auto"/>
        <w:jc w:val="both"/>
      </w:pPr>
      <w:r>
        <w:t xml:space="preserve">The utility multipliers associated with different GOS states, based on the simulation approach described above, are shown in </w:t>
      </w:r>
      <w:r w:rsidR="00F46C01">
        <w:fldChar w:fldCharType="begin"/>
      </w:r>
      <w:r>
        <w:instrText xml:space="preserve"> REF _Ref336343433 \h </w:instrText>
      </w:r>
      <w:r w:rsidR="00F46C01">
        <w:fldChar w:fldCharType="separate"/>
      </w:r>
      <w:r>
        <w:t xml:space="preserve">Table </w:t>
      </w:r>
      <w:r>
        <w:rPr>
          <w:noProof/>
        </w:rPr>
        <w:t>2</w:t>
      </w:r>
      <w:r w:rsidR="00F46C01">
        <w:fldChar w:fldCharType="end"/>
      </w:r>
      <w:r>
        <w:t xml:space="preserve"> below. </w:t>
      </w:r>
    </w:p>
    <w:tbl>
      <w:tblPr>
        <w:tblStyle w:val="TableGrid"/>
        <w:tblW w:w="0" w:type="auto"/>
        <w:tblLook w:val="04A0"/>
      </w:tblPr>
      <w:tblGrid>
        <w:gridCol w:w="2518"/>
        <w:gridCol w:w="5387"/>
      </w:tblGrid>
      <w:tr w:rsidR="00762BDF" w:rsidTr="0086180D">
        <w:tc>
          <w:tcPr>
            <w:tcW w:w="2518" w:type="dxa"/>
          </w:tcPr>
          <w:p w:rsidR="00762BDF" w:rsidRDefault="00762BDF" w:rsidP="00524B10">
            <w:pPr>
              <w:keepNext/>
              <w:spacing w:line="360" w:lineRule="auto"/>
              <w:jc w:val="both"/>
            </w:pPr>
            <w:r>
              <w:t xml:space="preserve">State </w:t>
            </w:r>
          </w:p>
        </w:tc>
        <w:tc>
          <w:tcPr>
            <w:tcW w:w="5387" w:type="dxa"/>
          </w:tcPr>
          <w:p w:rsidR="00762BDF" w:rsidRDefault="00762BDF" w:rsidP="00524B10">
            <w:pPr>
              <w:keepNext/>
              <w:spacing w:line="360" w:lineRule="auto"/>
              <w:jc w:val="both"/>
            </w:pPr>
            <w:r>
              <w:t xml:space="preserve">Utility Multiplier </w:t>
            </w:r>
          </w:p>
          <w:p w:rsidR="00762BDF" w:rsidRDefault="00762BDF" w:rsidP="00524B10">
            <w:pPr>
              <w:keepNext/>
              <w:spacing w:line="360" w:lineRule="auto"/>
              <w:jc w:val="both"/>
            </w:pPr>
            <w:r>
              <w:t xml:space="preserve">Mean (95% </w:t>
            </w:r>
            <w:proofErr w:type="spellStart"/>
            <w:r>
              <w:t>CrIs</w:t>
            </w:r>
            <w:proofErr w:type="spellEnd"/>
            <w:r>
              <w:t>)</w:t>
            </w:r>
          </w:p>
        </w:tc>
      </w:tr>
      <w:tr w:rsidR="00762BDF" w:rsidTr="0086180D">
        <w:tc>
          <w:tcPr>
            <w:tcW w:w="2518" w:type="dxa"/>
          </w:tcPr>
          <w:p w:rsidR="00762BDF" w:rsidRDefault="00762BDF" w:rsidP="00524B10">
            <w:pPr>
              <w:keepNext/>
              <w:spacing w:line="360" w:lineRule="auto"/>
              <w:jc w:val="both"/>
            </w:pPr>
            <w:r>
              <w:t>GOS 1: Dead</w:t>
            </w:r>
          </w:p>
          <w:p w:rsidR="00762BDF" w:rsidRDefault="00762BDF" w:rsidP="00524B10">
            <w:pPr>
              <w:keepNext/>
              <w:spacing w:line="360" w:lineRule="auto"/>
              <w:jc w:val="both"/>
            </w:pPr>
            <w:r>
              <w:t xml:space="preserve">Or </w:t>
            </w:r>
          </w:p>
          <w:p w:rsidR="00762BDF" w:rsidRDefault="00762BDF" w:rsidP="00524B10">
            <w:pPr>
              <w:keepNext/>
              <w:spacing w:line="360" w:lineRule="auto"/>
              <w:jc w:val="both"/>
            </w:pPr>
            <w:r>
              <w:t>GOS 2: Vegetative State</w:t>
            </w:r>
          </w:p>
        </w:tc>
        <w:tc>
          <w:tcPr>
            <w:tcW w:w="5387" w:type="dxa"/>
          </w:tcPr>
          <w:p w:rsidR="00762BDF" w:rsidRDefault="00762BDF" w:rsidP="00524B10">
            <w:pPr>
              <w:keepNext/>
              <w:spacing w:line="360" w:lineRule="auto"/>
              <w:jc w:val="both"/>
            </w:pPr>
            <w:r>
              <w:t>0</w:t>
            </w:r>
          </w:p>
        </w:tc>
      </w:tr>
      <w:tr w:rsidR="00762BDF" w:rsidTr="0086180D">
        <w:tc>
          <w:tcPr>
            <w:tcW w:w="2518" w:type="dxa"/>
          </w:tcPr>
          <w:p w:rsidR="00762BDF" w:rsidRDefault="00762BDF" w:rsidP="00524B10">
            <w:pPr>
              <w:keepNext/>
              <w:spacing w:line="360" w:lineRule="auto"/>
              <w:jc w:val="both"/>
            </w:pPr>
            <w:r>
              <w:t>GOS 3: Severely Disabled</w:t>
            </w:r>
          </w:p>
        </w:tc>
        <w:tc>
          <w:tcPr>
            <w:tcW w:w="5387" w:type="dxa"/>
          </w:tcPr>
          <w:p w:rsidR="00762BDF" w:rsidRDefault="00762BDF" w:rsidP="00762BDF">
            <w:pPr>
              <w:keepNext/>
              <w:spacing w:line="360" w:lineRule="auto"/>
              <w:jc w:val="both"/>
            </w:pPr>
            <w:r>
              <w:t>0.226 ( 0.221 to 0.231)</w:t>
            </w:r>
          </w:p>
        </w:tc>
      </w:tr>
      <w:tr w:rsidR="00762BDF" w:rsidTr="0086180D">
        <w:tc>
          <w:tcPr>
            <w:tcW w:w="2518" w:type="dxa"/>
          </w:tcPr>
          <w:p w:rsidR="00762BDF" w:rsidRDefault="00762BDF" w:rsidP="00524B10">
            <w:pPr>
              <w:keepNext/>
              <w:spacing w:line="360" w:lineRule="auto"/>
              <w:jc w:val="both"/>
            </w:pPr>
            <w:r>
              <w:t>GOS 4: Moderately Disabled</w:t>
            </w:r>
          </w:p>
        </w:tc>
        <w:tc>
          <w:tcPr>
            <w:tcW w:w="5387" w:type="dxa"/>
          </w:tcPr>
          <w:p w:rsidR="00762BDF" w:rsidRDefault="00762BDF" w:rsidP="00762BDF">
            <w:pPr>
              <w:keepNext/>
              <w:spacing w:line="360" w:lineRule="auto"/>
              <w:jc w:val="both"/>
            </w:pPr>
            <w:r>
              <w:t>0.642 (0.638 to 0.645)</w:t>
            </w:r>
          </w:p>
        </w:tc>
      </w:tr>
      <w:tr w:rsidR="00762BDF" w:rsidTr="0086180D">
        <w:tc>
          <w:tcPr>
            <w:tcW w:w="2518" w:type="dxa"/>
          </w:tcPr>
          <w:p w:rsidR="00762BDF" w:rsidRDefault="00762BDF" w:rsidP="00524B10">
            <w:pPr>
              <w:keepNext/>
              <w:spacing w:line="360" w:lineRule="auto"/>
              <w:jc w:val="both"/>
            </w:pPr>
            <w:r>
              <w:t>GOS 5: Good Recovery</w:t>
            </w:r>
          </w:p>
        </w:tc>
        <w:tc>
          <w:tcPr>
            <w:tcW w:w="5387" w:type="dxa"/>
          </w:tcPr>
          <w:p w:rsidR="00762BDF" w:rsidRDefault="00762BDF" w:rsidP="00762BDF">
            <w:pPr>
              <w:keepNext/>
              <w:spacing w:line="360" w:lineRule="auto"/>
              <w:jc w:val="both"/>
            </w:pPr>
            <w:r>
              <w:t xml:space="preserve">0.895 (0.892 to 0.898) </w:t>
            </w:r>
          </w:p>
        </w:tc>
      </w:tr>
    </w:tbl>
    <w:p w:rsidR="00762BDF" w:rsidRDefault="00762BDF" w:rsidP="00762BDF">
      <w:pPr>
        <w:pStyle w:val="Caption"/>
      </w:pPr>
      <w:bookmarkStart w:id="7" w:name="_Ref336343433"/>
      <w:r>
        <w:t xml:space="preserve">Table </w:t>
      </w:r>
      <w:r w:rsidR="00F46C01">
        <w:fldChar w:fldCharType="begin"/>
      </w:r>
      <w:r w:rsidR="006E201E">
        <w:instrText xml:space="preserve"> SEQ Table \* ARABIC </w:instrText>
      </w:r>
      <w:r w:rsidR="00F46C01">
        <w:fldChar w:fldCharType="separate"/>
      </w:r>
      <w:r>
        <w:rPr>
          <w:noProof/>
        </w:rPr>
        <w:t>2</w:t>
      </w:r>
      <w:r w:rsidR="00F46C01">
        <w:rPr>
          <w:noProof/>
        </w:rPr>
        <w:fldChar w:fldCharType="end"/>
      </w:r>
      <w:bookmarkEnd w:id="7"/>
      <w:r>
        <w:t xml:space="preserve"> Mean utility multipliers associated with different GOS states</w:t>
      </w:r>
    </w:p>
    <w:p w:rsidR="000D28AB" w:rsidRDefault="009E25B0" w:rsidP="000D28AB">
      <w:pPr>
        <w:pStyle w:val="Heading3"/>
      </w:pPr>
      <w:r>
        <w:t>Summary</w:t>
      </w:r>
    </w:p>
    <w:p w:rsidR="00524B10" w:rsidRPr="00524B10" w:rsidRDefault="00524B10" w:rsidP="00524B10">
      <w:pPr>
        <w:rPr>
          <w:lang w:val="en-US" w:bidi="en-US"/>
        </w:rPr>
      </w:pPr>
      <w:r>
        <w:rPr>
          <w:lang w:val="en-US" w:bidi="en-US"/>
        </w:rPr>
        <w:t>[</w:t>
      </w:r>
      <w:proofErr w:type="gramStart"/>
      <w:r>
        <w:rPr>
          <w:lang w:val="en-US" w:bidi="en-US"/>
        </w:rPr>
        <w:t>to</w:t>
      </w:r>
      <w:proofErr w:type="gramEnd"/>
      <w:r>
        <w:rPr>
          <w:lang w:val="en-US" w:bidi="en-US"/>
        </w:rPr>
        <w:t xml:space="preserve"> complete, depending on what to do with 2</w:t>
      </w:r>
      <w:r w:rsidRPr="00524B10">
        <w:rPr>
          <w:vertAlign w:val="superscript"/>
          <w:lang w:val="en-US" w:bidi="en-US"/>
        </w:rPr>
        <w:t>nd</w:t>
      </w:r>
      <w:r>
        <w:rPr>
          <w:lang w:val="en-US" w:bidi="en-US"/>
        </w:rPr>
        <w:t xml:space="preserve"> example]</w:t>
      </w:r>
    </w:p>
    <w:p w:rsidR="000D28AB" w:rsidRDefault="00524B10" w:rsidP="00524B10">
      <w:pPr>
        <w:pStyle w:val="Heading2"/>
      </w:pPr>
      <w:r>
        <w:t>Discussion</w:t>
      </w:r>
    </w:p>
    <w:p w:rsidR="000D28AB" w:rsidRDefault="00264389" w:rsidP="000D28AB">
      <w:pPr>
        <w:pStyle w:val="Heading3"/>
      </w:pPr>
      <w:bookmarkStart w:id="8" w:name="_GoBack"/>
      <w:bookmarkEnd w:id="8"/>
      <w:commentRangeStart w:id="9"/>
      <w:r>
        <w:t>K</w:t>
      </w:r>
      <w:r w:rsidR="00DB70BB">
        <w:t>ey findings</w:t>
      </w:r>
      <w:commentRangeEnd w:id="9"/>
      <w:r>
        <w:rPr>
          <w:rStyle w:val="CommentReference"/>
          <w:rFonts w:asciiTheme="minorHAnsi" w:eastAsiaTheme="minorHAnsi" w:hAnsiTheme="minorHAnsi" w:cstheme="minorBidi"/>
          <w:b w:val="0"/>
          <w:bCs w:val="0"/>
          <w:lang w:val="en-GB" w:bidi="ar-SA"/>
        </w:rPr>
        <w:commentReference w:id="9"/>
      </w:r>
    </w:p>
    <w:p w:rsidR="006F79C5" w:rsidRDefault="006F79C5" w:rsidP="00E83E36">
      <w:pPr>
        <w:spacing w:line="360" w:lineRule="auto"/>
        <w:jc w:val="both"/>
      </w:pPr>
      <w:r>
        <w:t xml:space="preserve">This paper shows </w:t>
      </w:r>
      <w:r w:rsidR="00524B10">
        <w:t xml:space="preserve">how a simulation-based approach can be used to collapse costs or utility values from a larger to a smaller number of discrete states in a way which incorporates </w:t>
      </w:r>
      <w:r w:rsidR="005C12CA">
        <w:t xml:space="preserve">uncertainty at the intermediate stages. This means that the estimates produced are replicable and involve a minimum of modeller assumptions being made. </w:t>
      </w:r>
      <w:r w:rsidR="00BC63CC">
        <w:t>All that is</w:t>
      </w:r>
      <w:r w:rsidR="00264389">
        <w:t xml:space="preserve"> </w:t>
      </w:r>
      <w:r w:rsidR="00BC63CC">
        <w:t xml:space="preserve">required are the sample sizes and utility estimates of the </w:t>
      </w:r>
      <w:proofErr w:type="spellStart"/>
      <w:r w:rsidR="00BC63CC">
        <w:t>uncollapsed</w:t>
      </w:r>
      <w:proofErr w:type="spellEnd"/>
      <w:r w:rsidR="00BC63CC">
        <w:t xml:space="preserve"> states, and a belief about how the </w:t>
      </w:r>
      <w:proofErr w:type="spellStart"/>
      <w:r w:rsidR="00BC63CC">
        <w:t>uncollapsed</w:t>
      </w:r>
      <w:proofErr w:type="spellEnd"/>
      <w:r w:rsidR="00BC63CC">
        <w:t xml:space="preserve"> states map onto the collapsed states. </w:t>
      </w:r>
      <w:r>
        <w:t>Because of this, it is possible to make use of more recent and /or more pertinent data to inform the economic model than was previously possible using summary data alone. 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BE7232" w:rsidRPr="00E83E36" w:rsidRDefault="00264389" w:rsidP="00DB70BB">
      <w:pPr>
        <w:spacing w:line="360" w:lineRule="auto"/>
        <w:jc w:val="both"/>
      </w:pPr>
      <w:r>
        <w:t>For our main example, our estimated utility multipliers are very similar to those presented in Dorman et al.,</w:t>
      </w:r>
      <w:r w:rsidR="00F46C01">
        <w:fldChar w:fldCharType="begin" w:fldLock="1"/>
      </w:r>
      <w:r w:rsidR="0086180D">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6)" }, "properties" : { "noteIndex" : 0 }, "schema" : "https://github.com/citation-style-language/schema/raw/master/csl-citation.json" }</w:instrText>
      </w:r>
      <w:r w:rsidR="00F46C01">
        <w:fldChar w:fldCharType="separate"/>
      </w:r>
      <w:r w:rsidRPr="00264389">
        <w:rPr>
          <w:noProof/>
        </w:rPr>
        <w:t>(6)</w:t>
      </w:r>
      <w:r w:rsidR="00F46C01">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roofErr w:type="gramStart"/>
      <w:r w:rsidR="00EF7545">
        <w:t>This highlights the importance of making use of more recent data where possible, given that healthcare systems change and improve</w:t>
      </w:r>
      <w:proofErr w:type="gramEnd"/>
      <w:r w:rsidR="00EF7545">
        <w:t xml:space="preserve">; to do otherwise may be misrepresenting the costs and clinical consequences of modern treatment regimens for particular conditions. </w:t>
      </w:r>
    </w:p>
    <w:p w:rsidR="00DB70BB" w:rsidRDefault="0086180D" w:rsidP="00DB70BB">
      <w:pPr>
        <w:pStyle w:val="Heading3"/>
      </w:pPr>
      <w:commentRangeStart w:id="10"/>
      <w:r>
        <w:t>Limitations</w:t>
      </w:r>
      <w:commentRangeEnd w:id="10"/>
      <w:r>
        <w:rPr>
          <w:rStyle w:val="CommentReference"/>
          <w:rFonts w:asciiTheme="minorHAnsi" w:eastAsiaTheme="minorHAnsi" w:hAnsiTheme="minorHAnsi" w:cstheme="minorBidi"/>
          <w:b w:val="0"/>
          <w:bCs w:val="0"/>
          <w:lang w:val="en-GB" w:bidi="ar-SA"/>
        </w:rPr>
        <w:commentReference w:id="10"/>
      </w:r>
    </w:p>
    <w:p w:rsidR="00762BDF" w:rsidRDefault="00762BDF" w:rsidP="00762BDF">
      <w:pPr>
        <w:rPr>
          <w:lang w:val="en-US" w:bidi="en-US"/>
        </w:rPr>
      </w:pPr>
    </w:p>
    <w:p w:rsidR="00762BDF" w:rsidRPr="00762BDF" w:rsidRDefault="00762BDF" w:rsidP="00762BDF">
      <w:pPr>
        <w:rPr>
          <w:lang w:val="en-US" w:bidi="en-US"/>
        </w:rPr>
      </w:pPr>
      <w:r>
        <w:t>(</w:t>
      </w:r>
      <w:r w:rsidRPr="00155473">
        <w:rPr>
          <w:highlight w:val="yellow"/>
        </w:rPr>
        <w:t xml:space="preserve">IN EQ5-D some vegetative states are valued at less than </w:t>
      </w:r>
      <w:proofErr w:type="gramStart"/>
      <w:r w:rsidRPr="00155473">
        <w:rPr>
          <w:highlight w:val="yellow"/>
        </w:rPr>
        <w:t>zero !)</w:t>
      </w:r>
      <w:proofErr w:type="gramEnd"/>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 xml:space="preserve">here and make use of more pertinent data, is a </w:t>
      </w:r>
      <w:r w:rsidR="00D301EE">
        <w:lastRenderedPageBreak/>
        <w:t>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instead or else a mix of 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lastRenderedPageBreak/>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86180D" w:rsidP="000D28AB">
      <w:pPr>
        <w:pStyle w:val="Heading3"/>
      </w:pPr>
      <w:commentRangeStart w:id="11"/>
      <w:r>
        <w:rPr>
          <w:highlight w:val="yellow"/>
        </w:rPr>
        <w:t>Research recommendations</w:t>
      </w:r>
      <w:commentRangeEnd w:id="11"/>
      <w:r>
        <w:rPr>
          <w:rStyle w:val="CommentReference"/>
          <w:rFonts w:asciiTheme="minorHAnsi" w:eastAsiaTheme="minorHAnsi" w:hAnsiTheme="minorHAnsi" w:cstheme="minorBidi"/>
          <w:b w:val="0"/>
          <w:bCs w:val="0"/>
          <w:lang w:val="en-GB" w:bidi="ar-SA"/>
        </w:rPr>
        <w:commentReference w:id="11"/>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F46C01">
        <w:fldChar w:fldCharType="begin" w:fldLock="1"/>
      </w:r>
      <w:r w:rsidR="0086180D">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family" : "Lin", "given" : "Huey-Juan" }, { "family" : "Wolf", "given" : "Philip A" }, { "family" : "Kelly-Hayes", "given" : "Margaret" }, { "family" : "Beiser", "given" : "Alexa S" }, { "family" : "Kase", "given" : "Carlos S" }, { "family" : "Benjamin", "given" : "Emelia J" }, { "family" : "D'Agostino", "given" : "Ralph B"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6\u20138)" }, "properties" : { "noteIndex" : 0 }, "schema" : "https://github.com/citation-style-language/schema/raw/master/csl-citation.json" }</w:instrText>
      </w:r>
      <w:r w:rsidR="00F46C01">
        <w:fldChar w:fldCharType="separate"/>
      </w:r>
      <w:r w:rsidR="0086180D" w:rsidRPr="0086180D">
        <w:rPr>
          <w:noProof/>
        </w:rPr>
        <w:t>(6–8)</w:t>
      </w:r>
      <w:r w:rsidR="00F46C01">
        <w:fldChar w:fldCharType="end"/>
      </w:r>
    </w:p>
    <w:p w:rsidR="000C76D7" w:rsidRDefault="000C76D7" w:rsidP="001E520F">
      <w:pPr>
        <w:spacing w:line="360" w:lineRule="auto"/>
        <w:jc w:val="both"/>
      </w:pPr>
      <w:r>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commentRangeStart w:id="12"/>
      <w:r>
        <w:t>Conclusions</w:t>
      </w:r>
      <w:commentRangeEnd w:id="12"/>
      <w:r w:rsidR="00A632B1">
        <w:rPr>
          <w:rStyle w:val="CommentReference"/>
          <w:rFonts w:asciiTheme="minorHAnsi" w:eastAsiaTheme="minorHAnsi" w:hAnsiTheme="minorHAnsi" w:cstheme="minorBidi"/>
          <w:b w:val="0"/>
          <w:bCs w:val="0"/>
          <w:lang w:val="en-GB" w:bidi="ar-SA"/>
        </w:rPr>
        <w:commentReference w:id="12"/>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 xml:space="preserve">ss models is that, if the modeller chooses </w:t>
      </w:r>
      <w:r>
        <w:lastRenderedPageBreak/>
        <w:t>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264389" w:rsidRDefault="00264389" w:rsidP="00264389">
      <w:r>
        <w:br w:type="page"/>
      </w:r>
    </w:p>
    <w:p w:rsidR="00AC177B" w:rsidRDefault="00AC177B" w:rsidP="00AC177B">
      <w:pPr>
        <w:pStyle w:val="Heading2"/>
      </w:pPr>
      <w:commentRangeStart w:id="13"/>
      <w:r>
        <w:lastRenderedPageBreak/>
        <w:t>Appendix</w:t>
      </w:r>
      <w:commentRangeEnd w:id="13"/>
      <w:r w:rsidR="00DB5DC1">
        <w:rPr>
          <w:rStyle w:val="CommentReference"/>
          <w:rFonts w:asciiTheme="minorHAnsi" w:eastAsiaTheme="minorHAnsi" w:hAnsiTheme="minorHAnsi" w:cstheme="minorBidi"/>
          <w:b w:val="0"/>
          <w:i w:val="0"/>
          <w:lang w:val="en-GB" w:bidi="ar-SA"/>
        </w:rPr>
        <w:commentReference w:id="13"/>
      </w:r>
      <w:r w:rsidR="00D41B33">
        <w:t xml:space="preserve">   </w:t>
      </w:r>
    </w:p>
    <w:p w:rsidR="000F49A4" w:rsidRDefault="000F49A4" w:rsidP="00AC177B"/>
    <w:tbl>
      <w:tblPr>
        <w:tblStyle w:val="TableGrid"/>
        <w:tblW w:w="0" w:type="auto"/>
        <w:tblLook w:val="04A0"/>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264389">
        <w:trPr>
          <w:trHeight w:val="60"/>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tc>
      </w:tr>
      <w:tr w:rsidR="00B44707" w:rsidTr="00B44707">
        <w:trPr>
          <w:trHeight w:val="192"/>
        </w:trPr>
        <w:tc>
          <w:tcPr>
            <w:tcW w:w="5211" w:type="dxa"/>
          </w:tcPr>
          <w:p w:rsidR="00B44707" w:rsidRPr="00264389" w:rsidRDefault="00B44707" w:rsidP="00FA6983">
            <w:pPr>
              <w:jc w:val="center"/>
              <w:rPr>
                <w:rFonts w:ascii="Courier New" w:hAnsi="Courier New"/>
                <w:b/>
              </w:rPr>
            </w:pPr>
            <w:r w:rsidRPr="00264389">
              <w:rPr>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lastRenderedPageBreak/>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w:t>
            </w:r>
            <w:proofErr w:type="spellStart"/>
            <w:r>
              <w:t>so on</w:t>
            </w:r>
            <w:proofErr w:type="spellEnd"/>
            <w:r>
              <w:t xml:space="preserve">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86180D" w:rsidRPr="0086180D" w:rsidRDefault="00F46C01">
      <w:pPr>
        <w:pStyle w:val="NormalWeb"/>
        <w:ind w:left="640" w:hanging="640"/>
        <w:divId w:val="1585920341"/>
        <w:rPr>
          <w:rFonts w:ascii="Calibri" w:hAnsi="Calibri" w:cs="Calibri"/>
          <w:sz w:val="22"/>
        </w:rPr>
      </w:pPr>
      <w:r>
        <w:fldChar w:fldCharType="begin" w:fldLock="1"/>
      </w:r>
      <w:r w:rsidR="00A97C3E">
        <w:instrText xml:space="preserve">ADDIN Mendeley Bibliography CSL_BIBLIOGRAPHY </w:instrText>
      </w:r>
      <w:r>
        <w:fldChar w:fldCharType="separate"/>
      </w:r>
      <w:r w:rsidR="0086180D" w:rsidRPr="0086180D">
        <w:rPr>
          <w:rFonts w:ascii="Calibri" w:hAnsi="Calibri" w:cs="Calibri"/>
          <w:sz w:val="22"/>
        </w:rPr>
        <w:t xml:space="preserve">1. </w:t>
      </w:r>
      <w:r w:rsidR="0086180D" w:rsidRPr="0086180D">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2. </w:t>
      </w:r>
      <w:r w:rsidRPr="0086180D">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3. </w:t>
      </w:r>
      <w:r w:rsidRPr="0086180D">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4. </w:t>
      </w:r>
      <w:r w:rsidRPr="0086180D">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5. </w:t>
      </w:r>
      <w:r w:rsidRPr="0086180D">
        <w:rPr>
          <w:rFonts w:ascii="Calibri" w:hAnsi="Calibri" w:cs="Calibri"/>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6. </w:t>
      </w:r>
      <w:r w:rsidRPr="0086180D">
        <w:rPr>
          <w:rFonts w:ascii="Calibri" w:hAnsi="Calibri" w:cs="Calibri"/>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7. </w:t>
      </w:r>
      <w:r w:rsidRPr="0086180D">
        <w:rPr>
          <w:rFonts w:ascii="Calibri" w:hAnsi="Calibri" w:cs="Calibri"/>
          <w:sz w:val="22"/>
        </w:rPr>
        <w:tab/>
        <w:t>Lin H-J, Wolf PA, Kelly-Hayes M, Beiser AS, Kase CS, Benjamin EJ, et al. Stroke Severity in Atrial Fibrillation: The Framingham Study. Stroke [Internet]. 1996;27(10):1760–4. Available from: http://stroke.ahajournals.org/content/27/10/1760.abstract</w:t>
      </w:r>
    </w:p>
    <w:p w:rsidR="0086180D" w:rsidRPr="0086180D" w:rsidRDefault="0086180D">
      <w:pPr>
        <w:pStyle w:val="NormalWeb"/>
        <w:ind w:left="640" w:hanging="640"/>
        <w:divId w:val="1585920341"/>
        <w:rPr>
          <w:rFonts w:ascii="Calibri" w:hAnsi="Calibri" w:cs="Calibri"/>
          <w:sz w:val="22"/>
        </w:rPr>
      </w:pPr>
      <w:r w:rsidRPr="0086180D">
        <w:rPr>
          <w:rFonts w:ascii="Calibri" w:hAnsi="Calibri" w:cs="Calibri"/>
          <w:sz w:val="22"/>
        </w:rPr>
        <w:t xml:space="preserve">8. </w:t>
      </w:r>
      <w:r w:rsidRPr="0086180D">
        <w:rPr>
          <w:rFonts w:ascii="Calibri" w:hAnsi="Calibri" w:cs="Calibri"/>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F316CA" w:rsidRDefault="00F46C01" w:rsidP="0086180D">
      <w:pPr>
        <w:pStyle w:val="NormalWeb"/>
        <w:ind w:left="640" w:hanging="640"/>
        <w:divId w:val="1053693676"/>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14" w:name="_Ref321300871"/>
    </w:p>
    <w:p w:rsidR="00431A06" w:rsidRDefault="00431A06" w:rsidP="00E20F51">
      <w:pPr>
        <w:pStyle w:val="Caption"/>
        <w:divId w:val="665133477"/>
      </w:pPr>
      <w:bookmarkStart w:id="15" w:name="_Ref331416679"/>
      <w:r>
        <w:t xml:space="preserve">Table </w:t>
      </w:r>
      <w:fldSimple w:instr=" SEQ Table \* ARABIC ">
        <w:r w:rsidR="00BC63CC">
          <w:rPr>
            <w:noProof/>
          </w:rPr>
          <w:t>3</w:t>
        </w:r>
      </w:fldSimple>
      <w:bookmarkEnd w:id="14"/>
      <w:bookmarkEnd w:id="15"/>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6" w:name="_Ref336071835"/>
      <w:r>
        <w:t xml:space="preserve">Table </w:t>
      </w:r>
      <w:r w:rsidR="00F46C01">
        <w:fldChar w:fldCharType="begin"/>
      </w:r>
      <w:r w:rsidR="006E201E">
        <w:instrText xml:space="preserve"> SEQ Table \* ARABIC </w:instrText>
      </w:r>
      <w:r w:rsidR="00F46C01">
        <w:fldChar w:fldCharType="separate"/>
      </w:r>
      <w:r w:rsidR="00BC63CC">
        <w:rPr>
          <w:noProof/>
        </w:rPr>
        <w:t>4</w:t>
      </w:r>
      <w:r w:rsidR="00F46C01">
        <w:rPr>
          <w:noProof/>
        </w:rPr>
        <w:fldChar w:fldCharType="end"/>
      </w:r>
      <w:bookmarkEnd w:id="16"/>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n Minton" w:date="2012-09-21T11:51:00Z" w:initials="JM">
    <w:p w:rsidR="00524B10" w:rsidRDefault="00524B10" w:rsidP="00CA0AD2">
      <w:pPr>
        <w:spacing w:line="360" w:lineRule="auto"/>
        <w:jc w:val="both"/>
        <w:rPr>
          <w:highlight w:val="yellow"/>
        </w:rPr>
      </w:pPr>
      <w:r>
        <w:rPr>
          <w:rStyle w:val="CommentReference"/>
        </w:rPr>
        <w:annotationRef/>
      </w:r>
      <w:r>
        <w:rPr>
          <w:highlight w:val="yellow"/>
        </w:rPr>
        <w:t xml:space="preserve">Ralph Comment: 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524B10" w:rsidRDefault="00524B10" w:rsidP="00CA0AD2">
      <w:pPr>
        <w:spacing w:line="360" w:lineRule="auto"/>
        <w:jc w:val="both"/>
        <w:rPr>
          <w:highlight w:val="yellow"/>
        </w:rPr>
      </w:pPr>
    </w:p>
    <w:p w:rsidR="00524B10" w:rsidRDefault="00524B10" w:rsidP="00CA0AD2">
      <w:pPr>
        <w:spacing w:line="360" w:lineRule="auto"/>
        <w:jc w:val="both"/>
        <w:rPr>
          <w:highlight w:val="yellow"/>
        </w:rPr>
      </w:pPr>
      <w:r w:rsidRPr="00CA0AD2">
        <w:t xml:space="preserve">Not sure what to do with this comment for now. </w:t>
      </w:r>
    </w:p>
    <w:p w:rsidR="00524B10" w:rsidRDefault="00524B10">
      <w:pPr>
        <w:pStyle w:val="CommentText"/>
      </w:pPr>
    </w:p>
  </w:comment>
  <w:comment w:id="4" w:author="Jon Minton" w:date="2012-09-25T13:45:00Z" w:initials="JM">
    <w:p w:rsidR="00524B10" w:rsidRDefault="00524B10">
      <w:pPr>
        <w:pStyle w:val="CommentText"/>
      </w:pPr>
      <w:r>
        <w:rPr>
          <w:rStyle w:val="CommentReference"/>
        </w:rPr>
        <w:annotationRef/>
      </w:r>
      <w:r>
        <w:t>The actual process for calculating proportions and outcomes for this is a bit more complex, as it involves different data sources. I’m not sure whether to explain the other procedure fully, or just to keep things as they are and refer to the HTA.</w:t>
      </w:r>
    </w:p>
  </w:comment>
  <w:comment w:id="6" w:author="Jon Minton" w:date="2012-09-25T13:41:00Z" w:initials="JM">
    <w:p w:rsidR="00524B10" w:rsidRDefault="00524B10">
      <w:pPr>
        <w:pStyle w:val="CommentText"/>
      </w:pPr>
      <w:r>
        <w:rPr>
          <w:rStyle w:val="CommentReference"/>
        </w:rPr>
        <w:annotationRef/>
      </w:r>
      <w:r>
        <w:t>Going back to the manuscript, I realised that the process for calculating proportions in each of these states uses other data sources and a few other calculations. I’m not sure whether to 1) describe these fully here; 2) not explain them here, but keep the utility multiplier stuff; 3) Not include this second example at all.</w:t>
      </w:r>
    </w:p>
  </w:comment>
  <w:comment w:id="9" w:author="Jon Minton" w:date="2012-09-28T17:29:00Z" w:initials="JM">
    <w:p w:rsidR="00264389" w:rsidRDefault="00264389">
      <w:pPr>
        <w:pStyle w:val="CommentText"/>
      </w:pPr>
      <w:r>
        <w:rPr>
          <w:rStyle w:val="CommentReference"/>
        </w:rPr>
        <w:annotationRef/>
      </w:r>
      <w:r>
        <w:t>, with particular emphasis on how the findings add to the body of pertinent knowledge</w:t>
      </w:r>
    </w:p>
  </w:comment>
  <w:comment w:id="10" w:author="Jon Minton" w:date="2012-09-28T17:35:00Z" w:initials="JM">
    <w:p w:rsidR="0086180D" w:rsidRDefault="0086180D">
      <w:pPr>
        <w:pStyle w:val="CommentText"/>
      </w:pPr>
      <w:r>
        <w:rPr>
          <w:rStyle w:val="CommentReference"/>
        </w:rPr>
        <w:annotationRef/>
      </w:r>
      <w:r>
        <w:t>Para 4: Limitations of the present study and any methods used to minimize or compensate for those limitations</w:t>
      </w:r>
    </w:p>
  </w:comment>
  <w:comment w:id="11" w:author="Jon Minton" w:date="2012-09-28T17:34:00Z" w:initials="JM">
    <w:p w:rsidR="0086180D" w:rsidRDefault="0086180D">
      <w:pPr>
        <w:pStyle w:val="CommentText"/>
      </w:pPr>
      <w:r>
        <w:rPr>
          <w:rStyle w:val="CommentReference"/>
        </w:rPr>
        <w:annotationRef/>
      </w:r>
      <w:r w:rsidRPr="00D41B33">
        <w:rPr>
          <w:highlight w:val="yellow"/>
        </w:rPr>
        <w:t>Par</w:t>
      </w:r>
      <w:r>
        <w:t>a 4: Any crucial future research directions (=Recommendation)</w:t>
      </w:r>
    </w:p>
  </w:comment>
  <w:comment w:id="12" w:author="Jon Minton" w:date="2012-10-01T12:34:00Z" w:initials="JWM">
    <w:p w:rsidR="00A632B1" w:rsidRDefault="00A632B1">
      <w:pPr>
        <w:pStyle w:val="CommentText"/>
      </w:pPr>
      <w:r>
        <w:rPr>
          <w:rStyle w:val="CommentReference"/>
        </w:rPr>
        <w:annotationRef/>
      </w:r>
      <w:r>
        <w:t>Conclude with a brief section that summarises in a straightforward manner the clinical implications of the work.</w:t>
      </w:r>
    </w:p>
  </w:comment>
  <w:comment w:id="13" w:author="Matt" w:date="2012-09-28T17:32:00Z" w:initials="M">
    <w:p w:rsidR="00524B10" w:rsidRDefault="00524B10">
      <w:pPr>
        <w:pStyle w:val="CommentText"/>
      </w:pPr>
      <w:r>
        <w:rPr>
          <w:rStyle w:val="CommentReference"/>
        </w:rPr>
        <w:annotationRef/>
      </w:r>
      <w:r>
        <w:t xml:space="preserve">I’m not sure that this has been referred to in the </w:t>
      </w:r>
      <w:proofErr w:type="spellStart"/>
      <w:r>
        <w:t>terxt</w:t>
      </w:r>
      <w:proofErr w:type="spellEnd"/>
      <w:r>
        <w:t>.</w:t>
      </w:r>
    </w:p>
    <w:p w:rsidR="00264389" w:rsidRDefault="00264389">
      <w:pPr>
        <w:pStyle w:val="CommentText"/>
      </w:pPr>
      <w:proofErr w:type="gramStart"/>
      <w:r>
        <w:t>Jon :</w:t>
      </w:r>
      <w:proofErr w:type="gramEnd"/>
      <w:r>
        <w:t xml:space="preserve"> it has now.</w:t>
      </w:r>
    </w:p>
    <w:p w:rsidR="00264389" w:rsidRDefault="00264389">
      <w:pPr>
        <w:pStyle w:val="CommentText"/>
      </w:pPr>
    </w:p>
    <w:p w:rsidR="00264389" w:rsidRDefault="00264389">
      <w:pPr>
        <w:pStyle w:val="CommentText"/>
      </w:pPr>
      <w:r>
        <w:t>Ralph: Add some more explicit comments of what each R code section does for non-R specialists (and even R programmers)</w:t>
      </w:r>
    </w:p>
    <w:p w:rsidR="00264389" w:rsidRDefault="00264389">
      <w:pPr>
        <w:pStyle w:val="CommentText"/>
      </w:pPr>
    </w:p>
    <w:p w:rsidR="00264389" w:rsidRDefault="00264389">
      <w:pPr>
        <w:pStyle w:val="CommentText"/>
      </w:pPr>
      <w:r>
        <w:t>Jon: Done now. And I think/hope this makes the paper much more usefu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4B5F" w:rsidRDefault="00704B5F" w:rsidP="00843868">
      <w:pPr>
        <w:spacing w:after="0" w:line="240" w:lineRule="auto"/>
      </w:pPr>
      <w:r>
        <w:separator/>
      </w:r>
    </w:p>
  </w:endnote>
  <w:endnote w:type="continuationSeparator" w:id="0">
    <w:p w:rsidR="00704B5F" w:rsidRDefault="00704B5F" w:rsidP="008438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4B5F" w:rsidRDefault="00704B5F" w:rsidP="00843868">
      <w:pPr>
        <w:spacing w:after="0" w:line="240" w:lineRule="auto"/>
      </w:pPr>
      <w:r>
        <w:separator/>
      </w:r>
    </w:p>
  </w:footnote>
  <w:footnote w:type="continuationSeparator" w:id="0">
    <w:p w:rsidR="00704B5F" w:rsidRDefault="00704B5F" w:rsidP="008438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footnotePr>
    <w:footnote w:id="-1"/>
    <w:footnote w:id="0"/>
  </w:footnotePr>
  <w:endnotePr>
    <w:endnote w:id="-1"/>
    <w:endnote w:id="0"/>
  </w:endnotePr>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2913"/>
    <w:rsid w:val="00155473"/>
    <w:rsid w:val="00180C1C"/>
    <w:rsid w:val="001D724A"/>
    <w:rsid w:val="001E520F"/>
    <w:rsid w:val="001F369F"/>
    <w:rsid w:val="001F43FB"/>
    <w:rsid w:val="001F4739"/>
    <w:rsid w:val="001F49C2"/>
    <w:rsid w:val="002007C5"/>
    <w:rsid w:val="00205F08"/>
    <w:rsid w:val="00211C84"/>
    <w:rsid w:val="00213A91"/>
    <w:rsid w:val="0022085B"/>
    <w:rsid w:val="00223847"/>
    <w:rsid w:val="00260BF5"/>
    <w:rsid w:val="00264389"/>
    <w:rsid w:val="002A0218"/>
    <w:rsid w:val="002A4372"/>
    <w:rsid w:val="002C7DE5"/>
    <w:rsid w:val="0030132C"/>
    <w:rsid w:val="00313A2A"/>
    <w:rsid w:val="00316BF4"/>
    <w:rsid w:val="00330ADA"/>
    <w:rsid w:val="00333488"/>
    <w:rsid w:val="00373238"/>
    <w:rsid w:val="0037407B"/>
    <w:rsid w:val="0038332A"/>
    <w:rsid w:val="00390D5B"/>
    <w:rsid w:val="003A76F9"/>
    <w:rsid w:val="003D5EAE"/>
    <w:rsid w:val="003F4DB8"/>
    <w:rsid w:val="00431A06"/>
    <w:rsid w:val="0044660C"/>
    <w:rsid w:val="00462BB1"/>
    <w:rsid w:val="004660DC"/>
    <w:rsid w:val="00477595"/>
    <w:rsid w:val="004A2A85"/>
    <w:rsid w:val="004B3CD1"/>
    <w:rsid w:val="004E1405"/>
    <w:rsid w:val="004E2F63"/>
    <w:rsid w:val="004E5D56"/>
    <w:rsid w:val="004F289F"/>
    <w:rsid w:val="004F46C2"/>
    <w:rsid w:val="00521ACB"/>
    <w:rsid w:val="00524B10"/>
    <w:rsid w:val="00525B09"/>
    <w:rsid w:val="0054719D"/>
    <w:rsid w:val="00562CD7"/>
    <w:rsid w:val="00585CB9"/>
    <w:rsid w:val="00592400"/>
    <w:rsid w:val="005C12CA"/>
    <w:rsid w:val="005D6A01"/>
    <w:rsid w:val="005E3183"/>
    <w:rsid w:val="00604F99"/>
    <w:rsid w:val="00634199"/>
    <w:rsid w:val="00666151"/>
    <w:rsid w:val="00672D19"/>
    <w:rsid w:val="006849D8"/>
    <w:rsid w:val="00691419"/>
    <w:rsid w:val="006975FF"/>
    <w:rsid w:val="006A30F6"/>
    <w:rsid w:val="006A41E8"/>
    <w:rsid w:val="006B4862"/>
    <w:rsid w:val="006B6E78"/>
    <w:rsid w:val="006C4ADB"/>
    <w:rsid w:val="006D77B2"/>
    <w:rsid w:val="006E201E"/>
    <w:rsid w:val="006E393E"/>
    <w:rsid w:val="006E50C8"/>
    <w:rsid w:val="006F79C5"/>
    <w:rsid w:val="00704B5F"/>
    <w:rsid w:val="0074233F"/>
    <w:rsid w:val="00760FD0"/>
    <w:rsid w:val="00762BDF"/>
    <w:rsid w:val="00763745"/>
    <w:rsid w:val="00793892"/>
    <w:rsid w:val="007A1D5D"/>
    <w:rsid w:val="007A4682"/>
    <w:rsid w:val="007B5157"/>
    <w:rsid w:val="007B52B3"/>
    <w:rsid w:val="007C1686"/>
    <w:rsid w:val="007D487D"/>
    <w:rsid w:val="007E2AF9"/>
    <w:rsid w:val="00835A98"/>
    <w:rsid w:val="00843868"/>
    <w:rsid w:val="00850EFC"/>
    <w:rsid w:val="0086180D"/>
    <w:rsid w:val="0087458D"/>
    <w:rsid w:val="00877D18"/>
    <w:rsid w:val="00937A05"/>
    <w:rsid w:val="009E25B0"/>
    <w:rsid w:val="00A15484"/>
    <w:rsid w:val="00A255E2"/>
    <w:rsid w:val="00A37A2B"/>
    <w:rsid w:val="00A461DD"/>
    <w:rsid w:val="00A5669B"/>
    <w:rsid w:val="00A630CF"/>
    <w:rsid w:val="00A632B1"/>
    <w:rsid w:val="00A67653"/>
    <w:rsid w:val="00A8345F"/>
    <w:rsid w:val="00A9339A"/>
    <w:rsid w:val="00A97C3E"/>
    <w:rsid w:val="00AB58D4"/>
    <w:rsid w:val="00AC177B"/>
    <w:rsid w:val="00AF2A83"/>
    <w:rsid w:val="00B06F97"/>
    <w:rsid w:val="00B078DD"/>
    <w:rsid w:val="00B24B0D"/>
    <w:rsid w:val="00B41287"/>
    <w:rsid w:val="00B44707"/>
    <w:rsid w:val="00B51A87"/>
    <w:rsid w:val="00B60F0C"/>
    <w:rsid w:val="00B83A44"/>
    <w:rsid w:val="00BA3D34"/>
    <w:rsid w:val="00BA4A9D"/>
    <w:rsid w:val="00BB1951"/>
    <w:rsid w:val="00BC63CC"/>
    <w:rsid w:val="00BE67CC"/>
    <w:rsid w:val="00BE7232"/>
    <w:rsid w:val="00BF29D3"/>
    <w:rsid w:val="00C23CF5"/>
    <w:rsid w:val="00C61C1F"/>
    <w:rsid w:val="00C6302C"/>
    <w:rsid w:val="00C9621D"/>
    <w:rsid w:val="00CA0AD2"/>
    <w:rsid w:val="00CB4FA2"/>
    <w:rsid w:val="00CB586A"/>
    <w:rsid w:val="00CB5AB2"/>
    <w:rsid w:val="00CC24AD"/>
    <w:rsid w:val="00CC6261"/>
    <w:rsid w:val="00CE0229"/>
    <w:rsid w:val="00D301EE"/>
    <w:rsid w:val="00D41B33"/>
    <w:rsid w:val="00D425F2"/>
    <w:rsid w:val="00D64E03"/>
    <w:rsid w:val="00DA2E94"/>
    <w:rsid w:val="00DB5DC1"/>
    <w:rsid w:val="00DB70BB"/>
    <w:rsid w:val="00DC2FC4"/>
    <w:rsid w:val="00DC6D9E"/>
    <w:rsid w:val="00DC7AAC"/>
    <w:rsid w:val="00DD0E7B"/>
    <w:rsid w:val="00DD1189"/>
    <w:rsid w:val="00DE3B2E"/>
    <w:rsid w:val="00E01A3D"/>
    <w:rsid w:val="00E20F51"/>
    <w:rsid w:val="00E36C46"/>
    <w:rsid w:val="00E51535"/>
    <w:rsid w:val="00E71817"/>
    <w:rsid w:val="00E83E36"/>
    <w:rsid w:val="00EA04CD"/>
    <w:rsid w:val="00EB210C"/>
    <w:rsid w:val="00EE087D"/>
    <w:rsid w:val="00EF1865"/>
    <w:rsid w:val="00EF7545"/>
    <w:rsid w:val="00F10B98"/>
    <w:rsid w:val="00F316CA"/>
    <w:rsid w:val="00F46C01"/>
    <w:rsid w:val="00F46D3D"/>
    <w:rsid w:val="00F6657B"/>
    <w:rsid w:val="00F82373"/>
    <w:rsid w:val="00F838FF"/>
    <w:rsid w:val="00F9663C"/>
    <w:rsid w:val="00FA2BD1"/>
    <w:rsid w:val="00FA6983"/>
    <w:rsid w:val="00FE22C0"/>
    <w:rsid w:val="00FF679D"/>
    <w:rsid w:val="00FF6F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r="http://schemas.openxmlformats.org/officeDocument/2006/relationships" xmlns:w="http://schemas.openxmlformats.org/wordprocessingml/2006/main">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F0F22-CDB2-482B-B370-52540B0A1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9</Pages>
  <Words>9537</Words>
  <Characters>5436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dcterms:created xsi:type="dcterms:W3CDTF">2012-09-22T09:11:00Z</dcterms:created>
  <dcterms:modified xsi:type="dcterms:W3CDTF">2012-10-0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International Journal of Epidemiology</vt:lpwstr>
  </property>
  <property fmtid="{D5CDD505-2E9C-101B-9397-08002B2CF9AE}" pid="5" name="Mendeley Recent Style Id 0_1">
    <vt:lpwstr>http://www.zotero.org/styles/international-journal-of-epidemiology</vt:lpwstr>
  </property>
  <property fmtid="{D5CDD505-2E9C-101B-9397-08002B2CF9AE}" pid="6" name="Mendeley Recent Style Name 1_1">
    <vt:lpwstr>Journal of Epidemiology &amp; Community Health</vt:lpwstr>
  </property>
  <property fmtid="{D5CDD505-2E9C-101B-9397-08002B2CF9AE}" pid="7" name="Mendeley Recent Style Id 1_1">
    <vt:lpwstr>http://www.zotero.org/styles/journal-of-epidemiology-community-health</vt:lpwstr>
  </property>
  <property fmtid="{D5CDD505-2E9C-101B-9397-08002B2CF9AE}" pid="8" name="Mendeley Recent Style Name 2_1">
    <vt:lpwstr>Nature</vt:lpwstr>
  </property>
  <property fmtid="{D5CDD505-2E9C-101B-9397-08002B2CF9AE}" pid="9" name="Mendeley Recent Style Id 2_1">
    <vt:lpwstr>http://www.zotero.org/styles/nature</vt:lpwstr>
  </property>
  <property fmtid="{D5CDD505-2E9C-101B-9397-08002B2CF9AE}" pid="10" name="Mendeley Recent Style Name 3_1">
    <vt:lpwstr>Modern Language Association</vt:lpwstr>
  </property>
  <property fmtid="{D5CDD505-2E9C-101B-9397-08002B2CF9AE}" pid="11" name="Mendeley Recent Style Id 3_1">
    <vt:lpwstr>http://www.zotero.org/styles/mla</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Chicago Manual of Style (author-date)</vt:lpwstr>
  </property>
  <property fmtid="{D5CDD505-2E9C-101B-9397-08002B2CF9AE}" pid="19" name="Mendeley Recent Style Id 7_1">
    <vt:lpwstr>http://www.zotero.org/styles/chicago-author-date</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